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76D0C9" w14:textId="1BA60B09" w:rsidR="003A6FEE" w:rsidRDefault="003A6FEE" w:rsidP="003A6FEE">
      <w:pPr>
        <w:pStyle w:val="Kop1"/>
      </w:pPr>
      <w:r>
        <w:t>Explanation of files</w:t>
      </w:r>
    </w:p>
    <w:p w14:paraId="4E5435A4" w14:textId="42750613" w:rsidR="007D32C3" w:rsidRDefault="007D32C3" w:rsidP="004D09EF">
      <w:pPr>
        <w:spacing w:after="0"/>
      </w:pPr>
      <w:r>
        <w:t>Libendf.f90</w:t>
      </w:r>
    </w:p>
    <w:p w14:paraId="7606A348" w14:textId="42CDC375" w:rsidR="007D32C3" w:rsidRDefault="007D32C3" w:rsidP="00221337">
      <w:pPr>
        <w:spacing w:after="0"/>
        <w:ind w:left="720"/>
      </w:pPr>
      <w:r>
        <w:t xml:space="preserve">This library connects to the ENDF database of nuclides. This database is quite complex to decipher. Therefore, the resulting </w:t>
      </w:r>
      <w:proofErr w:type="spellStart"/>
      <w:r>
        <w:t>datastructures</w:t>
      </w:r>
      <w:proofErr w:type="spellEnd"/>
      <w:r>
        <w:t xml:space="preserve"> are </w:t>
      </w:r>
      <w:r w:rsidR="007B7D56">
        <w:t xml:space="preserve">stored in a binary file that can be found after it is run for the first time. </w:t>
      </w:r>
    </w:p>
    <w:p w14:paraId="3E49F7B6" w14:textId="77777777" w:rsidR="007D32C3" w:rsidRDefault="007D32C3" w:rsidP="004D09EF">
      <w:pPr>
        <w:spacing w:after="0"/>
      </w:pPr>
    </w:p>
    <w:p w14:paraId="77F92ED8" w14:textId="0F9ABCCF" w:rsidR="004D09EF" w:rsidRDefault="004D09EF" w:rsidP="004D09EF">
      <w:pPr>
        <w:spacing w:after="0"/>
      </w:pPr>
      <w:r>
        <w:t>NuclideDecay03b.f90</w:t>
      </w:r>
    </w:p>
    <w:p w14:paraId="2D871532" w14:textId="57E92FEC" w:rsidR="004D09EF" w:rsidRDefault="002D5651" w:rsidP="004D09EF">
      <w:pPr>
        <w:spacing w:after="0"/>
        <w:ind w:left="720"/>
      </w:pPr>
      <w:r>
        <w:t>For all different delay pinpoints in time in 1 go, t</w:t>
      </w:r>
      <w:r w:rsidR="004D09EF">
        <w:t>his utility constructs the decay matri</w:t>
      </w:r>
      <w:r>
        <w:t>ces</w:t>
      </w:r>
      <w:r w:rsidR="004D09EF">
        <w:t xml:space="preserve"> for (a vector of) all nuclides. If the ENDF data are already available in a pre-digested form, </w:t>
      </w:r>
      <w:proofErr w:type="gramStart"/>
      <w:r w:rsidR="004D09EF">
        <w:t>i.e.</w:t>
      </w:r>
      <w:proofErr w:type="gramEnd"/>
      <w:r w:rsidR="004D09EF">
        <w:t xml:space="preserve"> in a binary file that has been generated by </w:t>
      </w:r>
      <w:r>
        <w:t>this same very</w:t>
      </w:r>
      <w:r w:rsidR="004D09EF">
        <w:t xml:space="preserve"> library, then this </w:t>
      </w:r>
      <w:r>
        <w:t xml:space="preserve">binary </w:t>
      </w:r>
      <w:r w:rsidR="004D09EF">
        <w:t xml:space="preserve">file is used, otherwise, the long road is taken and the original </w:t>
      </w:r>
      <w:r>
        <w:t xml:space="preserve">ASCII </w:t>
      </w:r>
      <w:r w:rsidR="004D09EF">
        <w:t xml:space="preserve">ENDF data are </w:t>
      </w:r>
      <w:r>
        <w:t>parsed</w:t>
      </w:r>
      <w:r w:rsidR="004D09EF">
        <w:t>.</w:t>
      </w:r>
      <w:r w:rsidR="00A202B3">
        <w:t xml:space="preserve"> The output is a set of matrices with filenames </w:t>
      </w:r>
      <w:r w:rsidR="00A202B3" w:rsidRPr="00A202B3">
        <w:t>SparseMatrix_ENDF_</w:t>
      </w:r>
      <w:r w:rsidR="00A202B3">
        <w:t>XXX</w:t>
      </w:r>
      <w:r w:rsidR="00A202B3" w:rsidRPr="00A202B3">
        <w:t>.dat</w:t>
      </w:r>
      <w:r w:rsidR="00A202B3">
        <w:t>, where XXX is the number of the pinpoint, which runs from 0 to 200.</w:t>
      </w:r>
      <w:r w:rsidR="005C7664">
        <w:t xml:space="preserve"> Store these matrices in a location that later in </w:t>
      </w:r>
      <w:proofErr w:type="gramStart"/>
      <w:r w:rsidR="005C7664">
        <w:t>lib</w:t>
      </w:r>
      <w:r w:rsidR="007B7D56">
        <w:t>pinpoint</w:t>
      </w:r>
      <w:r w:rsidR="005C7664">
        <w:t>.f</w:t>
      </w:r>
      <w:proofErr w:type="gramEnd"/>
      <w:r w:rsidR="005C7664">
        <w:t>90 will be called “</w:t>
      </w:r>
      <w:proofErr w:type="spellStart"/>
      <w:r w:rsidR="005C7664" w:rsidRPr="005C7664">
        <w:t>TransitionMatrixPath</w:t>
      </w:r>
      <w:proofErr w:type="spellEnd"/>
      <w:r w:rsidR="005C7664">
        <w:t>”.</w:t>
      </w:r>
    </w:p>
    <w:p w14:paraId="0DFD54C4" w14:textId="77777777" w:rsidR="003A6FEE" w:rsidRDefault="003A6FEE" w:rsidP="006B778C">
      <w:pPr>
        <w:spacing w:after="0"/>
      </w:pPr>
    </w:p>
    <w:p w14:paraId="5AB0C3F5" w14:textId="30944057" w:rsidR="00813136" w:rsidRDefault="003A6FEE" w:rsidP="006B778C">
      <w:pPr>
        <w:spacing w:after="0"/>
      </w:pPr>
      <w:r>
        <w:tab/>
        <w:t>The ready-made files are available upon request, with the authors of the repository.</w:t>
      </w:r>
    </w:p>
    <w:p w14:paraId="4D8730C3" w14:textId="566691BD" w:rsidR="003A6FEE" w:rsidRPr="003A6FEE" w:rsidRDefault="003A6FEE" w:rsidP="006B778C">
      <w:pPr>
        <w:spacing w:after="0"/>
      </w:pPr>
      <w:r>
        <w:tab/>
      </w:r>
    </w:p>
    <w:p w14:paraId="3F5404B7" w14:textId="26425B2E" w:rsidR="006B778C" w:rsidRDefault="006B778C" w:rsidP="006B778C">
      <w:pPr>
        <w:spacing w:after="0"/>
      </w:pPr>
      <w:r>
        <w:t>Mature_</w:t>
      </w:r>
      <w:proofErr w:type="gramStart"/>
      <w:r>
        <w:t>nuclides.f</w:t>
      </w:r>
      <w:proofErr w:type="gramEnd"/>
      <w:r>
        <w:t>90</w:t>
      </w:r>
    </w:p>
    <w:p w14:paraId="6C0ECA84" w14:textId="4047B01D" w:rsidR="00A32FC0" w:rsidRDefault="006B778C" w:rsidP="006B778C">
      <w:pPr>
        <w:spacing w:after="0"/>
        <w:ind w:left="720"/>
      </w:pPr>
      <w:r>
        <w:t>This utility reads a nuclide vector at t=0 from file and a delay. It returns the aged</w:t>
      </w:r>
      <w:r w:rsidR="00A32FC0">
        <w:t xml:space="preserve"> vector.</w:t>
      </w:r>
    </w:p>
    <w:p w14:paraId="0C651794" w14:textId="77777777" w:rsidR="00813136" w:rsidRDefault="00813136" w:rsidP="004B0357">
      <w:pPr>
        <w:spacing w:after="0"/>
      </w:pPr>
    </w:p>
    <w:p w14:paraId="50C1973C" w14:textId="107932D2" w:rsidR="004B0357" w:rsidRDefault="007B7D56" w:rsidP="004B0357">
      <w:pPr>
        <w:spacing w:after="0"/>
      </w:pPr>
      <w:r>
        <w:t>Sourceterm</w:t>
      </w:r>
      <w:r w:rsidR="004B0357">
        <w:t>dose06AB.f90</w:t>
      </w:r>
    </w:p>
    <w:p w14:paraId="0E7C4C45" w14:textId="451FF308" w:rsidR="003F2B60" w:rsidRDefault="003F2B60" w:rsidP="003F2B60">
      <w:pPr>
        <w:spacing w:after="0"/>
        <w:ind w:left="720"/>
      </w:pPr>
      <w:r>
        <w:t>This utility reads a nuclide vector at t=0 (blast) from file and returns lookup tables for (regular and cumulative) dose rates at a set of pinpoints in time and lookup tables for the total activit</w:t>
      </w:r>
      <w:r w:rsidR="008512E3">
        <w:t>i</w:t>
      </w:r>
      <w:r>
        <w:t xml:space="preserve">es at these pinpoints. You can make estimates for </w:t>
      </w:r>
      <w:proofErr w:type="gramStart"/>
      <w:r>
        <w:t>particular natures</w:t>
      </w:r>
      <w:proofErr w:type="gramEnd"/>
      <w:r>
        <w:t xml:space="preserve"> of either mother or daughter: "any", "noble gas" or "other than noble gas"</w:t>
      </w:r>
      <w:r w:rsidR="00FA2D88">
        <w:t>.</w:t>
      </w:r>
    </w:p>
    <w:p w14:paraId="41264C4E" w14:textId="4978889B" w:rsidR="008F275C" w:rsidRDefault="008F275C" w:rsidP="003F2B60">
      <w:pPr>
        <w:spacing w:after="0"/>
        <w:ind w:left="720"/>
      </w:pPr>
    </w:p>
    <w:p w14:paraId="301D794D" w14:textId="15AFCB8F" w:rsidR="008F275C" w:rsidRDefault="008F275C" w:rsidP="008F275C">
      <w:pPr>
        <w:spacing w:after="0"/>
      </w:pPr>
      <w:r>
        <w:t>Getdeps.f90</w:t>
      </w:r>
    </w:p>
    <w:p w14:paraId="713CDB91" w14:textId="41BAC0EA" w:rsidR="008F275C" w:rsidRDefault="008F275C" w:rsidP="003F2B60">
      <w:pPr>
        <w:spacing w:after="0"/>
        <w:ind w:left="720"/>
      </w:pPr>
      <w:r>
        <w:t>This utility creates a string with the needed dependencies in the correct order. Easing the build of different utilities.</w:t>
      </w:r>
    </w:p>
    <w:p w14:paraId="417CAB37" w14:textId="77777777" w:rsidR="00204E4A" w:rsidRDefault="00204E4A" w:rsidP="00204E4A">
      <w:pPr>
        <w:spacing w:after="0"/>
      </w:pPr>
    </w:p>
    <w:p w14:paraId="29ED1AC0" w14:textId="043D5F46" w:rsidR="00204E4A" w:rsidRDefault="00204E4A" w:rsidP="00204E4A">
      <w:pPr>
        <w:spacing w:after="0"/>
      </w:pPr>
      <w:r>
        <w:t>testCocktailDCC02.f90</w:t>
      </w:r>
    </w:p>
    <w:p w14:paraId="082811BE" w14:textId="6642E911" w:rsidR="00204E4A" w:rsidRDefault="00204E4A" w:rsidP="00406B15">
      <w:pPr>
        <w:spacing w:after="0"/>
        <w:ind w:left="720"/>
      </w:pPr>
      <w:r w:rsidRPr="00276DF8">
        <w:t xml:space="preserve">Sample program showing how to use the functionality made available by module </w:t>
      </w:r>
      <w:proofErr w:type="spellStart"/>
      <w:r w:rsidRPr="00276DF8">
        <w:t>libcocktaildcc</w:t>
      </w:r>
      <w:proofErr w:type="spellEnd"/>
      <w:r w:rsidR="00A37345">
        <w:t>. Cocktail DCCs for different pathways and activities for 3 nuclides are estimated.</w:t>
      </w:r>
    </w:p>
    <w:p w14:paraId="2FF42AF0" w14:textId="77777777" w:rsidR="008F275C" w:rsidRDefault="008F275C" w:rsidP="008F275C">
      <w:pPr>
        <w:spacing w:after="0"/>
      </w:pPr>
    </w:p>
    <w:p w14:paraId="2B9FBB9C" w14:textId="4FFF151E" w:rsidR="00204E4A" w:rsidRDefault="003A6FEE" w:rsidP="00204E4A">
      <w:pPr>
        <w:spacing w:after="0"/>
      </w:pPr>
      <w:proofErr w:type="spellStart"/>
      <w:r>
        <w:t>Libxmath</w:t>
      </w:r>
      <w:proofErr w:type="spellEnd"/>
    </w:p>
    <w:p w14:paraId="07DA0EA5" w14:textId="487B86EA" w:rsidR="003A6FEE" w:rsidRDefault="003A6FEE" w:rsidP="003A6FEE">
      <w:pPr>
        <w:spacing w:after="0"/>
        <w:ind w:left="709"/>
      </w:pPr>
      <w:r>
        <w:t>Supporting library with calculation options</w:t>
      </w:r>
    </w:p>
    <w:p w14:paraId="45F3AD4D" w14:textId="755A911F" w:rsidR="003A6FEE" w:rsidRDefault="003A6FEE" w:rsidP="003A6FEE">
      <w:pPr>
        <w:spacing w:after="0"/>
      </w:pPr>
      <w:proofErr w:type="spellStart"/>
      <w:r>
        <w:t>Libutil</w:t>
      </w:r>
      <w:proofErr w:type="spellEnd"/>
    </w:p>
    <w:p w14:paraId="2E7E4055" w14:textId="26981199" w:rsidR="003A6FEE" w:rsidRDefault="003A6FEE" w:rsidP="003A6FEE">
      <w:pPr>
        <w:spacing w:after="0"/>
        <w:ind w:left="709"/>
      </w:pPr>
      <w:r>
        <w:t xml:space="preserve">Supporting library with useful </w:t>
      </w:r>
      <w:r w:rsidR="00221337">
        <w:t>function</w:t>
      </w:r>
    </w:p>
    <w:p w14:paraId="32E7F3D3" w14:textId="7EB102C2" w:rsidR="00221337" w:rsidRDefault="00221337" w:rsidP="00221337">
      <w:pPr>
        <w:spacing w:after="0"/>
      </w:pPr>
      <w:proofErr w:type="spellStart"/>
      <w:r>
        <w:t>LibInterval</w:t>
      </w:r>
      <w:proofErr w:type="spellEnd"/>
    </w:p>
    <w:p w14:paraId="67C3BE5E" w14:textId="508C1061" w:rsidR="00221337" w:rsidRDefault="00221337" w:rsidP="00221337">
      <w:pPr>
        <w:tabs>
          <w:tab w:val="left" w:pos="851"/>
        </w:tabs>
        <w:spacing w:after="0"/>
        <w:ind w:left="709"/>
      </w:pPr>
      <w:r>
        <w:t>Supporting library handling the interval calculations</w:t>
      </w:r>
    </w:p>
    <w:p w14:paraId="285D29A3" w14:textId="16A33FAB" w:rsidR="00221337" w:rsidRDefault="00221337" w:rsidP="00221337">
      <w:pPr>
        <w:tabs>
          <w:tab w:val="left" w:pos="851"/>
        </w:tabs>
        <w:spacing w:after="0"/>
      </w:pPr>
      <w:proofErr w:type="spellStart"/>
      <w:r>
        <w:lastRenderedPageBreak/>
        <w:t>LibExponential</w:t>
      </w:r>
      <w:proofErr w:type="spellEnd"/>
    </w:p>
    <w:p w14:paraId="0FCE418A" w14:textId="7B31587F" w:rsidR="00221337" w:rsidRDefault="00221337" w:rsidP="00221337">
      <w:pPr>
        <w:tabs>
          <w:tab w:val="left" w:pos="851"/>
        </w:tabs>
        <w:spacing w:after="0"/>
        <w:ind w:left="709"/>
      </w:pPr>
      <w:r>
        <w:t>Supporting library originally from J Blevins, handling matrix exponential calculations</w:t>
      </w:r>
    </w:p>
    <w:p w14:paraId="2F1D00A4" w14:textId="67FB2E47" w:rsidR="00221337" w:rsidRDefault="00221337" w:rsidP="00221337">
      <w:pPr>
        <w:tabs>
          <w:tab w:val="left" w:pos="851"/>
        </w:tabs>
        <w:spacing w:after="0"/>
      </w:pPr>
      <w:proofErr w:type="spellStart"/>
      <w:r>
        <w:t>Lib</w:t>
      </w:r>
      <w:r w:rsidR="007B7D56">
        <w:t>pinpoint</w:t>
      </w:r>
      <w:proofErr w:type="spellEnd"/>
    </w:p>
    <w:p w14:paraId="15BBA9F1" w14:textId="49D347DB" w:rsidR="008F275C" w:rsidRDefault="008F275C" w:rsidP="008F275C">
      <w:pPr>
        <w:tabs>
          <w:tab w:val="left" w:pos="851"/>
        </w:tabs>
        <w:spacing w:after="0"/>
        <w:ind w:left="709"/>
      </w:pPr>
      <w:r>
        <w:t xml:space="preserve">Supporting library handling reading and saving the pinpoint tables and </w:t>
      </w:r>
      <w:proofErr w:type="spellStart"/>
      <w:r>
        <w:t>transitionmatrices</w:t>
      </w:r>
      <w:proofErr w:type="spellEnd"/>
      <w:r>
        <w:t>.</w:t>
      </w:r>
    </w:p>
    <w:p w14:paraId="151BBA06" w14:textId="5186C5CE" w:rsidR="008F275C" w:rsidRDefault="008F275C" w:rsidP="008F275C">
      <w:pPr>
        <w:pStyle w:val="Kop1"/>
      </w:pPr>
      <w:r>
        <w:t>Supporting files</w:t>
      </w:r>
    </w:p>
    <w:p w14:paraId="3A5F49E7" w14:textId="314E2920" w:rsidR="008F275C" w:rsidRDefault="008F275C" w:rsidP="008F275C">
      <w:r>
        <w:t>We use dataset of the ENDF-</w:t>
      </w:r>
      <w:r w:rsidR="005050E6">
        <w:t>B</w:t>
      </w:r>
      <w:r>
        <w:t>-VI</w:t>
      </w:r>
      <w:r w:rsidR="005050E6">
        <w:t>I</w:t>
      </w:r>
      <w:r>
        <w:t>I, link:</w:t>
      </w:r>
      <w:r w:rsidR="00A33B65">
        <w:t xml:space="preserve"> </w:t>
      </w:r>
      <w:hyperlink r:id="rId5" w:history="1">
        <w:r w:rsidR="00A33B65">
          <w:rPr>
            <w:rStyle w:val="Hyperlink"/>
          </w:rPr>
          <w:t>ENDF/B-VIII.0 Evaluated Nuclear Data Library (bnl.gov)</w:t>
        </w:r>
      </w:hyperlink>
    </w:p>
    <w:p w14:paraId="1E8C89F1" w14:textId="23447C38" w:rsidR="00A33B65" w:rsidRDefault="00A33B65" w:rsidP="008F275C">
      <w:r>
        <w:t xml:space="preserve">ICRP nuclides, link: </w:t>
      </w:r>
      <w:hyperlink r:id="rId6" w:history="1">
        <w:r w:rsidRPr="00EB4C1D">
          <w:rPr>
            <w:rStyle w:val="Hyperlink"/>
          </w:rPr>
          <w:t>http://www.icrp.org/publication.asp?id=ICRP%20Publication%20107</w:t>
        </w:r>
      </w:hyperlink>
    </w:p>
    <w:p w14:paraId="3853AE97" w14:textId="6C0300C3" w:rsidR="008F275C" w:rsidRDefault="008F275C" w:rsidP="008F275C">
      <w:r>
        <w:t>DCC from the ICRP</w:t>
      </w:r>
      <w:r w:rsidR="00A33B65">
        <w:t>-144</w:t>
      </w:r>
      <w:r>
        <w:t xml:space="preserve">, </w:t>
      </w:r>
      <w:proofErr w:type="spellStart"/>
      <w:r w:rsidR="00350B8D">
        <w:t>doi</w:t>
      </w:r>
      <w:proofErr w:type="spellEnd"/>
      <w:r w:rsidR="00350B8D">
        <w:t xml:space="preserve">: </w:t>
      </w:r>
      <w:r w:rsidR="00350B8D" w:rsidRPr="00350B8D">
        <w:t>https://doi.org/10.1177/0146645320906277</w:t>
      </w:r>
    </w:p>
    <w:p w14:paraId="746E27C4" w14:textId="14FD4EC2" w:rsidR="008F275C" w:rsidRDefault="008F275C" w:rsidP="008F275C">
      <w:r>
        <w:t>Supplemented with data from:</w:t>
      </w:r>
      <w:r w:rsidR="008579DC">
        <w:t xml:space="preserve"> ICRP</w:t>
      </w:r>
      <w:r w:rsidR="00350B8D">
        <w:t>,</w:t>
      </w:r>
      <w:r w:rsidR="008579DC">
        <w:t xml:space="preserve"> </w:t>
      </w:r>
      <w:r w:rsidR="00350B8D">
        <w:t xml:space="preserve">supplemental files, </w:t>
      </w:r>
      <w:r w:rsidR="008579DC">
        <w:t xml:space="preserve">2020. </w:t>
      </w:r>
    </w:p>
    <w:p w14:paraId="49BC8510" w14:textId="7F71B062" w:rsidR="008F275C" w:rsidRDefault="008F275C" w:rsidP="008F275C">
      <w:pPr>
        <w:pStyle w:val="Kop1"/>
      </w:pPr>
      <w:r>
        <w:t>How to build the utilities</w:t>
      </w:r>
    </w:p>
    <w:p w14:paraId="47889C48" w14:textId="6BF42623" w:rsidR="008F275C" w:rsidRDefault="008F275C" w:rsidP="008F275C">
      <w:r>
        <w:t xml:space="preserve">These are the commands that we used </w:t>
      </w:r>
      <w:r w:rsidR="00F1668F">
        <w:t>but might be different on another system.</w:t>
      </w:r>
    </w:p>
    <w:p w14:paraId="10680DBF" w14:textId="46B2C923" w:rsidR="00F1668F" w:rsidRDefault="00D24CDA" w:rsidP="00D24CDA">
      <w:pPr>
        <w:pStyle w:val="Lijstalinea"/>
        <w:numPr>
          <w:ilvl w:val="0"/>
          <w:numId w:val="1"/>
        </w:numPr>
      </w:pPr>
      <w:proofErr w:type="spellStart"/>
      <w:r w:rsidRPr="00D24CDA">
        <w:t>gfortran</w:t>
      </w:r>
      <w:proofErr w:type="spellEnd"/>
      <w:r w:rsidRPr="00D24CDA">
        <w:t xml:space="preserve"> -o getdeps.exe </w:t>
      </w:r>
      <w:proofErr w:type="gramStart"/>
      <w:r w:rsidRPr="00D24CDA">
        <w:t>libxmath.f</w:t>
      </w:r>
      <w:proofErr w:type="gramEnd"/>
      <w:r w:rsidRPr="00D24CDA">
        <w:t>90 libutil.f90 getdeps.f90</w:t>
      </w:r>
    </w:p>
    <w:p w14:paraId="53DB2D10" w14:textId="63E9B715" w:rsidR="00D24CDA" w:rsidRDefault="00D24CDA" w:rsidP="00D24CDA">
      <w:pPr>
        <w:pStyle w:val="Lijstalinea"/>
        <w:numPr>
          <w:ilvl w:val="0"/>
          <w:numId w:val="1"/>
        </w:numPr>
      </w:pPr>
      <w:proofErr w:type="spellStart"/>
      <w:r w:rsidRPr="00D24CDA">
        <w:t>gfortran</w:t>
      </w:r>
      <w:proofErr w:type="spellEnd"/>
      <w:r w:rsidRPr="00D24CDA">
        <w:t xml:space="preserve"> -</w:t>
      </w:r>
      <w:proofErr w:type="spellStart"/>
      <w:r w:rsidRPr="00D24CDA">
        <w:t>Ofast</w:t>
      </w:r>
      <w:proofErr w:type="spellEnd"/>
      <w:r w:rsidRPr="00D24CDA">
        <w:t xml:space="preserve"> -o NuclideDecay03c.exe `./getdeps.exe NuclideDecay03c.f90`</w:t>
      </w:r>
    </w:p>
    <w:p w14:paraId="182192F9" w14:textId="53EB3980" w:rsidR="00D24CDA" w:rsidRPr="007B7D56" w:rsidRDefault="00D24CDA" w:rsidP="00D24CDA">
      <w:pPr>
        <w:pStyle w:val="Lijstalinea"/>
        <w:numPr>
          <w:ilvl w:val="0"/>
          <w:numId w:val="1"/>
        </w:numPr>
        <w:rPr>
          <w:lang w:val="fr-FR"/>
        </w:rPr>
      </w:pPr>
      <w:proofErr w:type="spellStart"/>
      <w:proofErr w:type="gramStart"/>
      <w:r w:rsidRPr="007B7D56">
        <w:rPr>
          <w:lang w:val="fr-FR"/>
        </w:rPr>
        <w:t>gfortran</w:t>
      </w:r>
      <w:proofErr w:type="spellEnd"/>
      <w:proofErr w:type="gramEnd"/>
      <w:r w:rsidRPr="007B7D56">
        <w:rPr>
          <w:lang w:val="fr-FR"/>
        </w:rPr>
        <w:t xml:space="preserve"> -o </w:t>
      </w:r>
      <w:r w:rsidR="007B7D56" w:rsidRPr="007B7D56">
        <w:rPr>
          <w:lang w:val="fr-FR"/>
        </w:rPr>
        <w:t>Sourceterm</w:t>
      </w:r>
      <w:r w:rsidRPr="007B7D56">
        <w:rPr>
          <w:lang w:val="fr-FR"/>
        </w:rPr>
        <w:t>do</w:t>
      </w:r>
      <w:r w:rsidR="007B7D56" w:rsidRPr="007B7D56">
        <w:rPr>
          <w:lang w:val="fr-FR"/>
        </w:rPr>
        <w:t>se</w:t>
      </w:r>
      <w:r w:rsidRPr="007B7D56">
        <w:rPr>
          <w:lang w:val="fr-FR"/>
        </w:rPr>
        <w:t xml:space="preserve">06AC.exe `./getdeps.exe </w:t>
      </w:r>
      <w:r w:rsidR="007B7D56" w:rsidRPr="007B7D56">
        <w:rPr>
          <w:lang w:val="fr-FR"/>
        </w:rPr>
        <w:t>sourceterm</w:t>
      </w:r>
      <w:r w:rsidRPr="007B7D56">
        <w:rPr>
          <w:lang w:val="fr-FR"/>
        </w:rPr>
        <w:t>dose06AC.f90`</w:t>
      </w:r>
    </w:p>
    <w:p w14:paraId="1B7ADECF" w14:textId="44D58B6F" w:rsidR="00D24CDA" w:rsidRPr="00643F52" w:rsidRDefault="00D24CDA" w:rsidP="00D24CDA">
      <w:pPr>
        <w:pStyle w:val="Lijstalinea"/>
        <w:numPr>
          <w:ilvl w:val="0"/>
          <w:numId w:val="1"/>
        </w:numPr>
        <w:rPr>
          <w:lang w:val="fr-FR"/>
        </w:rPr>
      </w:pPr>
      <w:proofErr w:type="spellStart"/>
      <w:proofErr w:type="gramStart"/>
      <w:r w:rsidRPr="00643F52">
        <w:rPr>
          <w:lang w:val="fr-FR"/>
        </w:rPr>
        <w:t>gfortran</w:t>
      </w:r>
      <w:proofErr w:type="spellEnd"/>
      <w:proofErr w:type="gramEnd"/>
      <w:r w:rsidRPr="00643F52">
        <w:rPr>
          <w:lang w:val="fr-FR"/>
        </w:rPr>
        <w:t xml:space="preserve"> -o testcocktailDCC02.exe `./getdeps.exe testcocktailDCC02.f90`</w:t>
      </w:r>
    </w:p>
    <w:p w14:paraId="4F52E92E" w14:textId="44DDCE0B" w:rsidR="00902E35" w:rsidRDefault="00902E35" w:rsidP="00D24CDA">
      <w:pPr>
        <w:pStyle w:val="Lijstalinea"/>
        <w:numPr>
          <w:ilvl w:val="0"/>
          <w:numId w:val="1"/>
        </w:numPr>
      </w:pPr>
      <w:proofErr w:type="spellStart"/>
      <w:r w:rsidRPr="00902E35">
        <w:t>gfortran</w:t>
      </w:r>
      <w:proofErr w:type="spellEnd"/>
      <w:r w:rsidRPr="00902E35">
        <w:t xml:space="preserve"> -o mature_nuclides.exe `./getdeps.exe mature_</w:t>
      </w:r>
      <w:proofErr w:type="gramStart"/>
      <w:r w:rsidRPr="00902E35">
        <w:t>nuclides.f</w:t>
      </w:r>
      <w:proofErr w:type="gramEnd"/>
      <w:r w:rsidRPr="00902E35">
        <w:t>90`</w:t>
      </w:r>
    </w:p>
    <w:p w14:paraId="0C3654B7" w14:textId="51A7CCDB" w:rsidR="00180F6C" w:rsidRDefault="00180F6C" w:rsidP="00180F6C">
      <w:pPr>
        <w:pStyle w:val="Kop1"/>
      </w:pPr>
      <w:r>
        <w:t>Remarks</w:t>
      </w:r>
    </w:p>
    <w:p w14:paraId="2D6ABCC2" w14:textId="50A1B7DE" w:rsidR="00180F6C" w:rsidRDefault="00180F6C" w:rsidP="00180F6C">
      <w:r>
        <w:t xml:space="preserve">The </w:t>
      </w:r>
      <w:proofErr w:type="spellStart"/>
      <w:r>
        <w:t>NuclideDecay</w:t>
      </w:r>
      <w:proofErr w:type="spellEnd"/>
      <w:r>
        <w:t xml:space="preserve"> gives an overview of decay chains, within these chains the order of Mother nuclide to stable is top to bottom in case of beta- decay. And bottom to top in case of beta+ decay. </w:t>
      </w:r>
    </w:p>
    <w:p w14:paraId="671797E9" w14:textId="04C2F425" w:rsidR="00180F6C" w:rsidRDefault="00180F6C" w:rsidP="00180F6C">
      <w:r>
        <w:t xml:space="preserve">When making different Pinpoint tables with the cocktails, </w:t>
      </w:r>
      <w:r w:rsidR="009D314C">
        <w:t>no orphans</w:t>
      </w:r>
      <w:r w:rsidR="007B7D56">
        <w:t xml:space="preserve"> </w:t>
      </w:r>
      <w:r w:rsidR="005B76CE">
        <w:fldChar w:fldCharType="begin"/>
      </w:r>
      <w:r w:rsidR="005B76CE">
        <w:instrText xml:space="preserve"> ADDIN ZOTERO_ITEM CSL_CITATION {"citationID":"yq67rIqN","properties":{"formattedCitation":"(Dillen et al. 2019)","plainCitation":"(Dillen et al. 2019)","noteIndex":0},"citationItems":[{"id":314,"uris":["http://zotero.org/users/11893041/items/3WBDH8XQ"],"itemData":{"id":314,"type":"article-journal","abstract":"In this paper, we describe a practical and convenient method to include the contribution of the ingrowth of radioactive progeny in dose assessments of the corresponding parent nuclides. This method modifies the dose coefficients (DCs) of parent nuclides by adding weighted DCs of the corresponding daughter nuclides to them. Based on the decay kinetics of serial nuclear transformations, the progeny weighting factors, with values between 0 and 1, are derived by analysis of the time-integrated activity of each nuclide in the (branched) decay chain headed by a parent nuclide. Using the electronic, nuclear-decay database of Publication 107 of the International Commission on Radiological Protection (ICRP 2008), DC weighting factors for annual dose assessments are calculated for all daughter radionuclides in the decay chains and are tabulated in this paper. Weighting factors based on integration periods other than one year, ranging from 1 h–70 years, are also provided (see the supplementary material). With a priori established weighting factors, dose assessments become significantly simplified by considering the decay kinetics of only the parent nuclides and by applying the modified DCs. This ensures that the ingrowth of progeny is taken into account realistically. In some cases, one requires a conservative estimate of the dose, for instance when dealing with issues of the clearance of materials under regulatory control. Therefore, we adapted the weighting-factor method to derive conservative DC weighting factors for dose evaluations. These values are calculated for various integration periods and compared with those from an existing method adopted by the Euratom Article 31 Group of Experts and by the International Atomic Energy Agency. Identical progeny weighting factors are obtained for long-lived parent radionuclides, whereas for short-lived parent radionuclides, the new method can yield significantly larger values. For example, the weighting factor of I-131 (daughter of parent Te-131) increases from 0.002 to 1.0 based on an integration period of 1 year. The progeny DC weighting factors, derived based on nuclear transformations in exit-only decay chains, may not always be suitable for use in radiological dose evaluations. For instance, when environmental removal pathways are dominant, the application of these weighting factors may have its limitations. This paper, therefore, provides guidance on the proper selection and application of weighting factors.","container-title":"Journal of Radiological Protection","DOI":"10.1088/1361-6498/ab3e9b","ISSN":"0952-4746","issue":"1","journalAbbreviation":"J. Radiol. Prot.","language":"en","note":"publisher: IOP Publishing","page":"83","source":"Institute of Physics","title":"Accounting for ingrowth of radioactive progeny in dose assessments: generic weighting factors for dose coefficients","title-short":"Accounting for ingrowth of radioactive progeny in dose assessments","volume":"40","author":[{"family":"Dillen","given":"Teun","dropping-particle":"van"},{"family":"Dijk","given":"Arjan","dropping-particle":"van"},{"family":"Kloosterman","given":"Astrid"},{"family":"Russo","given":"Federica"},{"family":"Mommaert","given":"Chantal"}],"issued":{"date-parts":[["2019",12]]}}}],"schema":"https://github.com/citation-style-language/schema/raw/master/csl-citation.json"} </w:instrText>
      </w:r>
      <w:r w:rsidR="005B76CE">
        <w:fldChar w:fldCharType="separate"/>
      </w:r>
      <w:r w:rsidR="005B76CE" w:rsidRPr="005B76CE">
        <w:rPr>
          <w:rFonts w:ascii="Calibri" w:hAnsi="Calibri" w:cs="Calibri"/>
        </w:rPr>
        <w:t>(Dillen et al. 2019</w:t>
      </w:r>
      <w:r w:rsidR="005B76CE">
        <w:rPr>
          <w:rFonts w:ascii="Calibri" w:hAnsi="Calibri" w:cs="Calibri"/>
        </w:rPr>
        <w:t>, appendix B</w:t>
      </w:r>
      <w:r w:rsidR="005B76CE" w:rsidRPr="005B76CE">
        <w:rPr>
          <w:rFonts w:ascii="Calibri" w:hAnsi="Calibri" w:cs="Calibri"/>
        </w:rPr>
        <w:t>)</w:t>
      </w:r>
      <w:r w:rsidR="005B76CE">
        <w:fldChar w:fldCharType="end"/>
      </w:r>
      <w:r w:rsidR="009D314C">
        <w:t xml:space="preserve"> are allowed. Any radioisotope that has a </w:t>
      </w:r>
      <w:proofErr w:type="spellStart"/>
      <w:r w:rsidR="009D314C">
        <w:t>halflife</w:t>
      </w:r>
      <w:proofErr w:type="spellEnd"/>
      <w:r w:rsidR="009D314C">
        <w:t xml:space="preserve"> time of less than 10 seconds is considered an orphan and is not considered an appropriate head of chain. NOTE: In case you have the computing power to allow for more calculations, you could set the </w:t>
      </w:r>
      <w:proofErr w:type="spellStart"/>
      <w:r w:rsidR="009D314C">
        <w:t>tmin</w:t>
      </w:r>
      <w:proofErr w:type="spellEnd"/>
      <w:r w:rsidR="009D314C">
        <w:t xml:space="preserve"> </w:t>
      </w:r>
      <w:r w:rsidR="00F13F60">
        <w:t xml:space="preserve">(in both </w:t>
      </w:r>
      <w:proofErr w:type="gramStart"/>
      <w:r w:rsidR="00F13F60">
        <w:t>libdcc.f</w:t>
      </w:r>
      <w:proofErr w:type="gramEnd"/>
      <w:r w:rsidR="00F13F60">
        <w:t xml:space="preserve">90 and nuclideDecay03c.f90) </w:t>
      </w:r>
      <w:r w:rsidR="009D314C">
        <w:t>to lower values.</w:t>
      </w:r>
    </w:p>
    <w:p w14:paraId="187184D9" w14:textId="6F2328B3" w:rsidR="00130A11" w:rsidRDefault="00130A11" w:rsidP="00180F6C">
      <w:r>
        <w:t xml:space="preserve">The paper was made without the use of the binary file. </w:t>
      </w:r>
    </w:p>
    <w:p w14:paraId="3264A2F5" w14:textId="77777777" w:rsidR="001E4F03" w:rsidRPr="001E4F03" w:rsidRDefault="001E4F03" w:rsidP="001E4F03">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spacing w:after="0" w:line="240" w:lineRule="auto"/>
        <w:rPr>
          <w:rFonts w:ascii="Consolas" w:hAnsi="Consolas" w:cs="Consolas"/>
          <w:color w:val="000000"/>
        </w:rPr>
      </w:pPr>
      <w:r w:rsidRPr="001E4F03">
        <w:rPr>
          <w:rFonts w:ascii="Consolas" w:hAnsi="Consolas" w:cs="Consolas"/>
          <w:color w:val="000000"/>
        </w:rPr>
        <w:t>Several long-lived nuclides are currently considered as stable in the code because the ENDF-B database has no value in their numerical spontaneous decay description (MT = 457). these radionuclides are:</w:t>
      </w:r>
    </w:p>
    <w:p w14:paraId="59CC703D" w14:textId="77777777" w:rsidR="001E4F03" w:rsidRPr="001E4F03" w:rsidRDefault="001E4F03" w:rsidP="001E4F03">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spacing w:after="0" w:line="240" w:lineRule="auto"/>
        <w:rPr>
          <w:rFonts w:ascii="Consolas" w:hAnsi="Consolas" w:cs="Consolas"/>
          <w:color w:val="000000"/>
        </w:rPr>
      </w:pPr>
      <w:r w:rsidRPr="001E4F03">
        <w:rPr>
          <w:rFonts w:ascii="Consolas" w:hAnsi="Consolas" w:cs="Consolas"/>
          <w:color w:val="000000"/>
        </w:rPr>
        <w:t>•</w:t>
      </w:r>
      <w:r w:rsidRPr="001E4F03">
        <w:rPr>
          <w:rFonts w:ascii="Consolas" w:hAnsi="Consolas" w:cs="Consolas"/>
          <w:color w:val="000000"/>
        </w:rPr>
        <w:tab/>
        <w:t xml:space="preserve">Cr-50   </w:t>
      </w:r>
      <w:proofErr w:type="spellStart"/>
      <w:r w:rsidRPr="001E4F03">
        <w:rPr>
          <w:rFonts w:ascii="Consolas" w:hAnsi="Consolas" w:cs="Consolas"/>
          <w:color w:val="000000"/>
        </w:rPr>
        <w:t>halflive</w:t>
      </w:r>
      <w:proofErr w:type="spellEnd"/>
      <w:r w:rsidRPr="001E4F03">
        <w:rPr>
          <w:rFonts w:ascii="Consolas" w:hAnsi="Consolas" w:cs="Consolas"/>
          <w:color w:val="000000"/>
        </w:rPr>
        <w:t>: 1.3    e18</w:t>
      </w:r>
      <w:r w:rsidRPr="001E4F03">
        <w:rPr>
          <w:rFonts w:ascii="Consolas" w:hAnsi="Consolas" w:cs="Consolas"/>
          <w:color w:val="000000"/>
        </w:rPr>
        <w:tab/>
        <w:t>[year]</w:t>
      </w:r>
    </w:p>
    <w:p w14:paraId="12FAA8D5" w14:textId="77777777" w:rsidR="001E4F03" w:rsidRPr="001E4F03" w:rsidRDefault="001E4F03" w:rsidP="001E4F03">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spacing w:after="0" w:line="240" w:lineRule="auto"/>
        <w:rPr>
          <w:rFonts w:ascii="Consolas" w:hAnsi="Consolas" w:cs="Consolas"/>
          <w:color w:val="000000"/>
        </w:rPr>
      </w:pPr>
      <w:r w:rsidRPr="001E4F03">
        <w:rPr>
          <w:rFonts w:ascii="Consolas" w:hAnsi="Consolas" w:cs="Consolas"/>
          <w:color w:val="000000"/>
        </w:rPr>
        <w:t>•</w:t>
      </w:r>
      <w:r w:rsidRPr="001E4F03">
        <w:rPr>
          <w:rFonts w:ascii="Consolas" w:hAnsi="Consolas" w:cs="Consolas"/>
          <w:color w:val="000000"/>
        </w:rPr>
        <w:tab/>
        <w:t xml:space="preserve">Zn-70   </w:t>
      </w:r>
      <w:proofErr w:type="spellStart"/>
      <w:r w:rsidRPr="001E4F03">
        <w:rPr>
          <w:rFonts w:ascii="Consolas" w:hAnsi="Consolas" w:cs="Consolas"/>
          <w:color w:val="000000"/>
        </w:rPr>
        <w:t>halflive</w:t>
      </w:r>
      <w:proofErr w:type="spellEnd"/>
      <w:r w:rsidRPr="001E4F03">
        <w:rPr>
          <w:rFonts w:ascii="Consolas" w:hAnsi="Consolas" w:cs="Consolas"/>
          <w:color w:val="000000"/>
        </w:rPr>
        <w:t>: &gt;= 3.8 e18</w:t>
      </w:r>
      <w:r w:rsidRPr="001E4F03">
        <w:rPr>
          <w:rFonts w:ascii="Consolas" w:hAnsi="Consolas" w:cs="Consolas"/>
          <w:color w:val="000000"/>
        </w:rPr>
        <w:tab/>
        <w:t>[year]</w:t>
      </w:r>
    </w:p>
    <w:p w14:paraId="352BB099" w14:textId="77777777" w:rsidR="001E4F03" w:rsidRPr="001E4F03" w:rsidRDefault="001E4F03" w:rsidP="001E4F03">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spacing w:after="0" w:line="240" w:lineRule="auto"/>
        <w:rPr>
          <w:rFonts w:ascii="Consolas" w:hAnsi="Consolas" w:cs="Consolas"/>
          <w:color w:val="000000"/>
        </w:rPr>
      </w:pPr>
      <w:r w:rsidRPr="001E4F03">
        <w:rPr>
          <w:rFonts w:ascii="Consolas" w:hAnsi="Consolas" w:cs="Consolas"/>
          <w:color w:val="000000"/>
        </w:rPr>
        <w:t>•</w:t>
      </w:r>
      <w:r w:rsidRPr="001E4F03">
        <w:rPr>
          <w:rFonts w:ascii="Consolas" w:hAnsi="Consolas" w:cs="Consolas"/>
          <w:color w:val="000000"/>
        </w:rPr>
        <w:tab/>
        <w:t xml:space="preserve">Se-82   </w:t>
      </w:r>
      <w:proofErr w:type="spellStart"/>
      <w:r w:rsidRPr="001E4F03">
        <w:rPr>
          <w:rFonts w:ascii="Consolas" w:hAnsi="Consolas" w:cs="Consolas"/>
          <w:color w:val="000000"/>
        </w:rPr>
        <w:t>halflive</w:t>
      </w:r>
      <w:proofErr w:type="spellEnd"/>
      <w:r w:rsidRPr="001E4F03">
        <w:rPr>
          <w:rFonts w:ascii="Consolas" w:hAnsi="Consolas" w:cs="Consolas"/>
          <w:color w:val="000000"/>
        </w:rPr>
        <w:t>: 9.6    e19</w:t>
      </w:r>
      <w:r w:rsidRPr="001E4F03">
        <w:rPr>
          <w:rFonts w:ascii="Consolas" w:hAnsi="Consolas" w:cs="Consolas"/>
          <w:color w:val="000000"/>
        </w:rPr>
        <w:tab/>
        <w:t>[year]</w:t>
      </w:r>
    </w:p>
    <w:p w14:paraId="6822A06A" w14:textId="77777777" w:rsidR="001E4F03" w:rsidRPr="001E4F03" w:rsidRDefault="001E4F03" w:rsidP="001E4F03">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spacing w:after="0" w:line="240" w:lineRule="auto"/>
        <w:rPr>
          <w:rFonts w:ascii="Consolas" w:hAnsi="Consolas" w:cs="Consolas"/>
          <w:color w:val="000000"/>
        </w:rPr>
      </w:pPr>
      <w:r w:rsidRPr="001E4F03">
        <w:rPr>
          <w:rFonts w:ascii="Consolas" w:hAnsi="Consolas" w:cs="Consolas"/>
          <w:color w:val="000000"/>
        </w:rPr>
        <w:t>•</w:t>
      </w:r>
      <w:r w:rsidRPr="001E4F03">
        <w:rPr>
          <w:rFonts w:ascii="Consolas" w:hAnsi="Consolas" w:cs="Consolas"/>
          <w:color w:val="000000"/>
        </w:rPr>
        <w:tab/>
        <w:t>Te-</w:t>
      </w:r>
      <w:proofErr w:type="gramStart"/>
      <w:r w:rsidRPr="001E4F03">
        <w:rPr>
          <w:rFonts w:ascii="Consolas" w:hAnsi="Consolas" w:cs="Consolas"/>
          <w:color w:val="000000"/>
        </w:rPr>
        <w:t xml:space="preserve">123  </w:t>
      </w:r>
      <w:proofErr w:type="spellStart"/>
      <w:r w:rsidRPr="001E4F03">
        <w:rPr>
          <w:rFonts w:ascii="Consolas" w:hAnsi="Consolas" w:cs="Consolas"/>
          <w:color w:val="000000"/>
        </w:rPr>
        <w:t>halflive</w:t>
      </w:r>
      <w:proofErr w:type="spellEnd"/>
      <w:proofErr w:type="gramEnd"/>
      <w:r w:rsidRPr="001E4F03">
        <w:rPr>
          <w:rFonts w:ascii="Consolas" w:hAnsi="Consolas" w:cs="Consolas"/>
          <w:color w:val="000000"/>
        </w:rPr>
        <w:t>: &gt;9.2   e16</w:t>
      </w:r>
      <w:r w:rsidRPr="001E4F03">
        <w:rPr>
          <w:rFonts w:ascii="Consolas" w:hAnsi="Consolas" w:cs="Consolas"/>
          <w:color w:val="000000"/>
        </w:rPr>
        <w:tab/>
        <w:t>[year]</w:t>
      </w:r>
    </w:p>
    <w:p w14:paraId="1371039D" w14:textId="77777777" w:rsidR="001E4F03" w:rsidRPr="001E4F03" w:rsidRDefault="001E4F03" w:rsidP="001E4F03">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spacing w:after="0" w:line="240" w:lineRule="auto"/>
        <w:rPr>
          <w:rFonts w:ascii="Consolas" w:hAnsi="Consolas" w:cs="Consolas"/>
          <w:color w:val="000000"/>
        </w:rPr>
      </w:pPr>
      <w:r w:rsidRPr="001E4F03">
        <w:rPr>
          <w:rFonts w:ascii="Consolas" w:hAnsi="Consolas" w:cs="Consolas"/>
          <w:color w:val="000000"/>
        </w:rPr>
        <w:t>•</w:t>
      </w:r>
      <w:r w:rsidRPr="001E4F03">
        <w:rPr>
          <w:rFonts w:ascii="Consolas" w:hAnsi="Consolas" w:cs="Consolas"/>
          <w:color w:val="000000"/>
        </w:rPr>
        <w:tab/>
        <w:t>Te-</w:t>
      </w:r>
      <w:proofErr w:type="gramStart"/>
      <w:r w:rsidRPr="001E4F03">
        <w:rPr>
          <w:rFonts w:ascii="Consolas" w:hAnsi="Consolas" w:cs="Consolas"/>
          <w:color w:val="000000"/>
        </w:rPr>
        <w:t xml:space="preserve">130  </w:t>
      </w:r>
      <w:proofErr w:type="spellStart"/>
      <w:r w:rsidRPr="001E4F03">
        <w:rPr>
          <w:rFonts w:ascii="Consolas" w:hAnsi="Consolas" w:cs="Consolas"/>
          <w:color w:val="000000"/>
        </w:rPr>
        <w:t>halflive</w:t>
      </w:r>
      <w:proofErr w:type="spellEnd"/>
      <w:proofErr w:type="gramEnd"/>
      <w:r w:rsidRPr="001E4F03">
        <w:rPr>
          <w:rFonts w:ascii="Consolas" w:hAnsi="Consolas" w:cs="Consolas"/>
          <w:color w:val="000000"/>
        </w:rPr>
        <w:t>: 7.9    e20</w:t>
      </w:r>
      <w:r w:rsidRPr="001E4F03">
        <w:rPr>
          <w:rFonts w:ascii="Consolas" w:hAnsi="Consolas" w:cs="Consolas"/>
          <w:color w:val="000000"/>
        </w:rPr>
        <w:tab/>
        <w:t>[year]</w:t>
      </w:r>
    </w:p>
    <w:p w14:paraId="71A4503C" w14:textId="77777777" w:rsidR="001E4F03" w:rsidRPr="001E4F03" w:rsidRDefault="001E4F03" w:rsidP="001E4F03">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spacing w:after="0" w:line="240" w:lineRule="auto"/>
        <w:rPr>
          <w:rFonts w:ascii="Consolas" w:hAnsi="Consolas" w:cs="Consolas"/>
          <w:color w:val="000000"/>
        </w:rPr>
      </w:pPr>
      <w:r w:rsidRPr="001E4F03">
        <w:rPr>
          <w:rFonts w:ascii="Consolas" w:hAnsi="Consolas" w:cs="Consolas"/>
          <w:color w:val="000000"/>
        </w:rPr>
        <w:t>•</w:t>
      </w:r>
      <w:r w:rsidRPr="001E4F03">
        <w:rPr>
          <w:rFonts w:ascii="Consolas" w:hAnsi="Consolas" w:cs="Consolas"/>
          <w:color w:val="000000"/>
        </w:rPr>
        <w:tab/>
        <w:t>Xe-</w:t>
      </w:r>
      <w:proofErr w:type="gramStart"/>
      <w:r w:rsidRPr="001E4F03">
        <w:rPr>
          <w:rFonts w:ascii="Consolas" w:hAnsi="Consolas" w:cs="Consolas"/>
          <w:color w:val="000000"/>
        </w:rPr>
        <w:t xml:space="preserve">124  </w:t>
      </w:r>
      <w:proofErr w:type="spellStart"/>
      <w:r w:rsidRPr="001E4F03">
        <w:rPr>
          <w:rFonts w:ascii="Consolas" w:hAnsi="Consolas" w:cs="Consolas"/>
          <w:color w:val="000000"/>
        </w:rPr>
        <w:t>halflive</w:t>
      </w:r>
      <w:proofErr w:type="spellEnd"/>
      <w:proofErr w:type="gramEnd"/>
      <w:r w:rsidRPr="001E4F03">
        <w:rPr>
          <w:rFonts w:ascii="Consolas" w:hAnsi="Consolas" w:cs="Consolas"/>
          <w:color w:val="000000"/>
        </w:rPr>
        <w:t>: 1.6    e14</w:t>
      </w:r>
      <w:r w:rsidRPr="001E4F03">
        <w:rPr>
          <w:rFonts w:ascii="Consolas" w:hAnsi="Consolas" w:cs="Consolas"/>
          <w:color w:val="000000"/>
        </w:rPr>
        <w:tab/>
        <w:t>[year]</w:t>
      </w:r>
    </w:p>
    <w:p w14:paraId="47A70276" w14:textId="77777777" w:rsidR="001E4F03" w:rsidRPr="001E4F03" w:rsidRDefault="001E4F03" w:rsidP="001E4F03">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spacing w:after="0" w:line="240" w:lineRule="auto"/>
        <w:rPr>
          <w:rFonts w:ascii="Consolas" w:hAnsi="Consolas" w:cs="Consolas"/>
          <w:color w:val="000000"/>
        </w:rPr>
      </w:pPr>
      <w:r w:rsidRPr="001E4F03">
        <w:rPr>
          <w:rFonts w:ascii="Consolas" w:hAnsi="Consolas" w:cs="Consolas"/>
          <w:color w:val="000000"/>
        </w:rPr>
        <w:t>•</w:t>
      </w:r>
      <w:r w:rsidRPr="001E4F03">
        <w:rPr>
          <w:rFonts w:ascii="Consolas" w:hAnsi="Consolas" w:cs="Consolas"/>
          <w:color w:val="000000"/>
        </w:rPr>
        <w:tab/>
        <w:t>Xe-</w:t>
      </w:r>
      <w:proofErr w:type="gramStart"/>
      <w:r w:rsidRPr="001E4F03">
        <w:rPr>
          <w:rFonts w:ascii="Consolas" w:hAnsi="Consolas" w:cs="Consolas"/>
          <w:color w:val="000000"/>
        </w:rPr>
        <w:t xml:space="preserve">134  </w:t>
      </w:r>
      <w:proofErr w:type="spellStart"/>
      <w:r w:rsidRPr="001E4F03">
        <w:rPr>
          <w:rFonts w:ascii="Consolas" w:hAnsi="Consolas" w:cs="Consolas"/>
          <w:color w:val="000000"/>
        </w:rPr>
        <w:t>halflive</w:t>
      </w:r>
      <w:proofErr w:type="spellEnd"/>
      <w:proofErr w:type="gramEnd"/>
      <w:r w:rsidRPr="001E4F03">
        <w:rPr>
          <w:rFonts w:ascii="Consolas" w:hAnsi="Consolas" w:cs="Consolas"/>
          <w:color w:val="000000"/>
        </w:rPr>
        <w:t>: 5.8    e22</w:t>
      </w:r>
      <w:r w:rsidRPr="001E4F03">
        <w:rPr>
          <w:rFonts w:ascii="Consolas" w:hAnsi="Consolas" w:cs="Consolas"/>
          <w:color w:val="000000"/>
        </w:rPr>
        <w:tab/>
        <w:t>[year]</w:t>
      </w:r>
    </w:p>
    <w:p w14:paraId="6D163BA9" w14:textId="77777777" w:rsidR="001E4F03" w:rsidRPr="001E4F03" w:rsidRDefault="001E4F03" w:rsidP="001E4F03">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spacing w:after="0" w:line="240" w:lineRule="auto"/>
        <w:rPr>
          <w:rFonts w:ascii="Consolas" w:hAnsi="Consolas" w:cs="Consolas"/>
          <w:color w:val="000000"/>
        </w:rPr>
      </w:pPr>
      <w:r w:rsidRPr="001E4F03">
        <w:rPr>
          <w:rFonts w:ascii="Consolas" w:hAnsi="Consolas" w:cs="Consolas"/>
          <w:color w:val="000000"/>
        </w:rPr>
        <w:t>•</w:t>
      </w:r>
      <w:r w:rsidRPr="001E4F03">
        <w:rPr>
          <w:rFonts w:ascii="Consolas" w:hAnsi="Consolas" w:cs="Consolas"/>
          <w:color w:val="000000"/>
        </w:rPr>
        <w:tab/>
        <w:t>Xe-</w:t>
      </w:r>
      <w:proofErr w:type="gramStart"/>
      <w:r w:rsidRPr="001E4F03">
        <w:rPr>
          <w:rFonts w:ascii="Consolas" w:hAnsi="Consolas" w:cs="Consolas"/>
          <w:color w:val="000000"/>
        </w:rPr>
        <w:t xml:space="preserve">136  </w:t>
      </w:r>
      <w:proofErr w:type="spellStart"/>
      <w:r w:rsidRPr="001E4F03">
        <w:rPr>
          <w:rFonts w:ascii="Consolas" w:hAnsi="Consolas" w:cs="Consolas"/>
          <w:color w:val="000000"/>
        </w:rPr>
        <w:t>halflive</w:t>
      </w:r>
      <w:proofErr w:type="spellEnd"/>
      <w:proofErr w:type="gramEnd"/>
      <w:r w:rsidRPr="001E4F03">
        <w:rPr>
          <w:rFonts w:ascii="Consolas" w:hAnsi="Consolas" w:cs="Consolas"/>
          <w:color w:val="000000"/>
        </w:rPr>
        <w:t>: 2.165  e21</w:t>
      </w:r>
      <w:r w:rsidRPr="001E4F03">
        <w:rPr>
          <w:rFonts w:ascii="Consolas" w:hAnsi="Consolas" w:cs="Consolas"/>
          <w:color w:val="000000"/>
        </w:rPr>
        <w:tab/>
        <w:t>[year]</w:t>
      </w:r>
    </w:p>
    <w:p w14:paraId="08FBB796" w14:textId="77777777" w:rsidR="001E4F03" w:rsidRPr="001E4F03" w:rsidRDefault="001E4F03" w:rsidP="001E4F03">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spacing w:after="0" w:line="240" w:lineRule="auto"/>
        <w:rPr>
          <w:rFonts w:ascii="Consolas" w:hAnsi="Consolas" w:cs="Consolas"/>
          <w:color w:val="000000"/>
        </w:rPr>
      </w:pPr>
      <w:r w:rsidRPr="001E4F03">
        <w:rPr>
          <w:rFonts w:ascii="Consolas" w:hAnsi="Consolas" w:cs="Consolas"/>
          <w:color w:val="000000"/>
        </w:rPr>
        <w:lastRenderedPageBreak/>
        <w:t>•</w:t>
      </w:r>
      <w:r w:rsidRPr="001E4F03">
        <w:rPr>
          <w:rFonts w:ascii="Consolas" w:hAnsi="Consolas" w:cs="Consolas"/>
          <w:color w:val="000000"/>
        </w:rPr>
        <w:tab/>
        <w:t>Ba-</w:t>
      </w:r>
      <w:proofErr w:type="gramStart"/>
      <w:r w:rsidRPr="001E4F03">
        <w:rPr>
          <w:rFonts w:ascii="Consolas" w:hAnsi="Consolas" w:cs="Consolas"/>
          <w:color w:val="000000"/>
        </w:rPr>
        <w:t xml:space="preserve">132  </w:t>
      </w:r>
      <w:proofErr w:type="spellStart"/>
      <w:r w:rsidRPr="001E4F03">
        <w:rPr>
          <w:rFonts w:ascii="Consolas" w:hAnsi="Consolas" w:cs="Consolas"/>
          <w:color w:val="000000"/>
        </w:rPr>
        <w:t>halflive</w:t>
      </w:r>
      <w:proofErr w:type="spellEnd"/>
      <w:proofErr w:type="gramEnd"/>
      <w:r w:rsidRPr="001E4F03">
        <w:rPr>
          <w:rFonts w:ascii="Consolas" w:hAnsi="Consolas" w:cs="Consolas"/>
          <w:color w:val="000000"/>
        </w:rPr>
        <w:t>: 3.0    e21</w:t>
      </w:r>
      <w:r w:rsidRPr="001E4F03">
        <w:rPr>
          <w:rFonts w:ascii="Consolas" w:hAnsi="Consolas" w:cs="Consolas"/>
          <w:color w:val="000000"/>
        </w:rPr>
        <w:tab/>
        <w:t>[year]</w:t>
      </w:r>
    </w:p>
    <w:p w14:paraId="3BBEAC44" w14:textId="77777777" w:rsidR="001E4F03" w:rsidRPr="001E4F03" w:rsidRDefault="001E4F03" w:rsidP="001E4F03">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spacing w:after="0" w:line="240" w:lineRule="auto"/>
        <w:rPr>
          <w:rFonts w:ascii="Consolas" w:hAnsi="Consolas" w:cs="Consolas"/>
          <w:color w:val="000000"/>
        </w:rPr>
      </w:pPr>
      <w:r w:rsidRPr="001E4F03">
        <w:rPr>
          <w:rFonts w:ascii="Consolas" w:hAnsi="Consolas" w:cs="Consolas"/>
          <w:color w:val="000000"/>
        </w:rPr>
        <w:t>•</w:t>
      </w:r>
      <w:r w:rsidRPr="001E4F03">
        <w:rPr>
          <w:rFonts w:ascii="Consolas" w:hAnsi="Consolas" w:cs="Consolas"/>
          <w:color w:val="000000"/>
        </w:rPr>
        <w:tab/>
        <w:t>Ce-</w:t>
      </w:r>
      <w:proofErr w:type="gramStart"/>
      <w:r w:rsidRPr="001E4F03">
        <w:rPr>
          <w:rFonts w:ascii="Consolas" w:hAnsi="Consolas" w:cs="Consolas"/>
          <w:color w:val="000000"/>
        </w:rPr>
        <w:t xml:space="preserve">138  </w:t>
      </w:r>
      <w:proofErr w:type="spellStart"/>
      <w:r w:rsidRPr="001E4F03">
        <w:rPr>
          <w:rFonts w:ascii="Consolas" w:hAnsi="Consolas" w:cs="Consolas"/>
          <w:color w:val="000000"/>
        </w:rPr>
        <w:t>halflive</w:t>
      </w:r>
      <w:proofErr w:type="spellEnd"/>
      <w:proofErr w:type="gramEnd"/>
      <w:r w:rsidRPr="001E4F03">
        <w:rPr>
          <w:rFonts w:ascii="Consolas" w:hAnsi="Consolas" w:cs="Consolas"/>
          <w:color w:val="000000"/>
        </w:rPr>
        <w:t>: 4.4    e16</w:t>
      </w:r>
      <w:r w:rsidRPr="001E4F03">
        <w:rPr>
          <w:rFonts w:ascii="Consolas" w:hAnsi="Consolas" w:cs="Consolas"/>
          <w:color w:val="000000"/>
        </w:rPr>
        <w:tab/>
        <w:t>[year]</w:t>
      </w:r>
    </w:p>
    <w:p w14:paraId="1CE37E14" w14:textId="77777777" w:rsidR="001E4F03" w:rsidRPr="001E4F03" w:rsidRDefault="001E4F03" w:rsidP="001E4F03">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spacing w:after="0" w:line="240" w:lineRule="auto"/>
        <w:rPr>
          <w:rFonts w:ascii="Consolas" w:hAnsi="Consolas" w:cs="Consolas"/>
          <w:color w:val="000000"/>
        </w:rPr>
      </w:pPr>
      <w:r w:rsidRPr="001E4F03">
        <w:rPr>
          <w:rFonts w:ascii="Consolas" w:hAnsi="Consolas" w:cs="Consolas"/>
          <w:color w:val="000000"/>
        </w:rPr>
        <w:t>•</w:t>
      </w:r>
      <w:r w:rsidRPr="001E4F03">
        <w:rPr>
          <w:rFonts w:ascii="Consolas" w:hAnsi="Consolas" w:cs="Consolas"/>
          <w:color w:val="000000"/>
        </w:rPr>
        <w:tab/>
        <w:t>Ce-</w:t>
      </w:r>
      <w:proofErr w:type="gramStart"/>
      <w:r w:rsidRPr="001E4F03">
        <w:rPr>
          <w:rFonts w:ascii="Consolas" w:hAnsi="Consolas" w:cs="Consolas"/>
          <w:color w:val="000000"/>
        </w:rPr>
        <w:t xml:space="preserve">142  </w:t>
      </w:r>
      <w:proofErr w:type="spellStart"/>
      <w:r w:rsidRPr="001E4F03">
        <w:rPr>
          <w:rFonts w:ascii="Consolas" w:hAnsi="Consolas" w:cs="Consolas"/>
          <w:color w:val="000000"/>
        </w:rPr>
        <w:t>halflive</w:t>
      </w:r>
      <w:proofErr w:type="spellEnd"/>
      <w:proofErr w:type="gramEnd"/>
      <w:r w:rsidRPr="001E4F03">
        <w:rPr>
          <w:rFonts w:ascii="Consolas" w:hAnsi="Consolas" w:cs="Consolas"/>
          <w:color w:val="000000"/>
        </w:rPr>
        <w:t>: 5      e16</w:t>
      </w:r>
      <w:r w:rsidRPr="001E4F03">
        <w:rPr>
          <w:rFonts w:ascii="Consolas" w:hAnsi="Consolas" w:cs="Consolas"/>
          <w:color w:val="000000"/>
        </w:rPr>
        <w:tab/>
        <w:t>[year]</w:t>
      </w:r>
    </w:p>
    <w:p w14:paraId="5E6882C8" w14:textId="77777777" w:rsidR="001E4F03" w:rsidRPr="001E4F03" w:rsidRDefault="001E4F03" w:rsidP="001E4F03">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spacing w:after="0" w:line="240" w:lineRule="auto"/>
        <w:rPr>
          <w:rFonts w:ascii="Consolas" w:hAnsi="Consolas" w:cs="Consolas"/>
          <w:color w:val="000000"/>
        </w:rPr>
      </w:pPr>
      <w:r w:rsidRPr="001E4F03">
        <w:rPr>
          <w:rFonts w:ascii="Consolas" w:hAnsi="Consolas" w:cs="Consolas"/>
          <w:color w:val="000000"/>
        </w:rPr>
        <w:t>•</w:t>
      </w:r>
      <w:r w:rsidRPr="001E4F03">
        <w:rPr>
          <w:rFonts w:ascii="Consolas" w:hAnsi="Consolas" w:cs="Consolas"/>
          <w:color w:val="000000"/>
        </w:rPr>
        <w:tab/>
        <w:t>Eu-</w:t>
      </w:r>
      <w:proofErr w:type="gramStart"/>
      <w:r w:rsidRPr="001E4F03">
        <w:rPr>
          <w:rFonts w:ascii="Consolas" w:hAnsi="Consolas" w:cs="Consolas"/>
          <w:color w:val="000000"/>
        </w:rPr>
        <w:t xml:space="preserve">151  </w:t>
      </w:r>
      <w:proofErr w:type="spellStart"/>
      <w:r w:rsidRPr="001E4F03">
        <w:rPr>
          <w:rFonts w:ascii="Consolas" w:hAnsi="Consolas" w:cs="Consolas"/>
          <w:color w:val="000000"/>
        </w:rPr>
        <w:t>halflive</w:t>
      </w:r>
      <w:proofErr w:type="spellEnd"/>
      <w:proofErr w:type="gramEnd"/>
      <w:r w:rsidRPr="001E4F03">
        <w:rPr>
          <w:rFonts w:ascii="Consolas" w:hAnsi="Consolas" w:cs="Consolas"/>
          <w:color w:val="000000"/>
        </w:rPr>
        <w:t>: 1.7    e18</w:t>
      </w:r>
      <w:r w:rsidRPr="001E4F03">
        <w:rPr>
          <w:rFonts w:ascii="Consolas" w:hAnsi="Consolas" w:cs="Consolas"/>
          <w:color w:val="000000"/>
        </w:rPr>
        <w:tab/>
        <w:t>[year]</w:t>
      </w:r>
    </w:p>
    <w:p w14:paraId="6A6E115D" w14:textId="77777777" w:rsidR="001E4F03" w:rsidRPr="001E4F03" w:rsidRDefault="001E4F03" w:rsidP="001E4F03">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spacing w:after="0" w:line="240" w:lineRule="auto"/>
        <w:rPr>
          <w:rFonts w:ascii="Consolas" w:hAnsi="Consolas" w:cs="Consolas"/>
          <w:color w:val="000000"/>
        </w:rPr>
      </w:pPr>
      <w:r w:rsidRPr="001E4F03">
        <w:rPr>
          <w:rFonts w:ascii="Consolas" w:hAnsi="Consolas" w:cs="Consolas"/>
          <w:color w:val="000000"/>
        </w:rPr>
        <w:t>•</w:t>
      </w:r>
      <w:r w:rsidRPr="001E4F03">
        <w:rPr>
          <w:rFonts w:ascii="Consolas" w:hAnsi="Consolas" w:cs="Consolas"/>
          <w:color w:val="000000"/>
        </w:rPr>
        <w:tab/>
        <w:t xml:space="preserve">Ta-180m </w:t>
      </w:r>
      <w:proofErr w:type="spellStart"/>
      <w:r w:rsidRPr="001E4F03">
        <w:rPr>
          <w:rFonts w:ascii="Consolas" w:hAnsi="Consolas" w:cs="Consolas"/>
          <w:color w:val="000000"/>
        </w:rPr>
        <w:t>halflive</w:t>
      </w:r>
      <w:proofErr w:type="spellEnd"/>
      <w:r w:rsidRPr="001E4F03">
        <w:rPr>
          <w:rFonts w:ascii="Consolas" w:hAnsi="Consolas" w:cs="Consolas"/>
          <w:color w:val="000000"/>
        </w:rPr>
        <w:t>: 1.2    e15</w:t>
      </w:r>
      <w:r w:rsidRPr="001E4F03">
        <w:rPr>
          <w:rFonts w:ascii="Consolas" w:hAnsi="Consolas" w:cs="Consolas"/>
          <w:color w:val="000000"/>
        </w:rPr>
        <w:tab/>
        <w:t>[year]</w:t>
      </w:r>
    </w:p>
    <w:p w14:paraId="1B9D0D68" w14:textId="77777777" w:rsidR="001E4F03" w:rsidRPr="001E4F03" w:rsidRDefault="001E4F03" w:rsidP="001E4F03">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spacing w:after="0" w:line="240" w:lineRule="auto"/>
        <w:rPr>
          <w:rFonts w:ascii="Consolas" w:hAnsi="Consolas" w:cs="Consolas"/>
          <w:color w:val="000000"/>
        </w:rPr>
      </w:pPr>
      <w:r w:rsidRPr="001E4F03">
        <w:rPr>
          <w:rFonts w:ascii="Consolas" w:hAnsi="Consolas" w:cs="Consolas"/>
          <w:color w:val="000000"/>
        </w:rPr>
        <w:t>•</w:t>
      </w:r>
      <w:r w:rsidRPr="001E4F03">
        <w:rPr>
          <w:rFonts w:ascii="Consolas" w:hAnsi="Consolas" w:cs="Consolas"/>
          <w:color w:val="000000"/>
        </w:rPr>
        <w:tab/>
        <w:t xml:space="preserve">W-183   </w:t>
      </w:r>
      <w:proofErr w:type="spellStart"/>
      <w:r w:rsidRPr="001E4F03">
        <w:rPr>
          <w:rFonts w:ascii="Consolas" w:hAnsi="Consolas" w:cs="Consolas"/>
          <w:color w:val="000000"/>
        </w:rPr>
        <w:t>halflive</w:t>
      </w:r>
      <w:proofErr w:type="spellEnd"/>
      <w:r w:rsidRPr="001E4F03">
        <w:rPr>
          <w:rFonts w:ascii="Consolas" w:hAnsi="Consolas" w:cs="Consolas"/>
          <w:color w:val="000000"/>
        </w:rPr>
        <w:t>: 6.7    e20</w:t>
      </w:r>
      <w:r w:rsidRPr="001E4F03">
        <w:rPr>
          <w:rFonts w:ascii="Consolas" w:hAnsi="Consolas" w:cs="Consolas"/>
          <w:color w:val="000000"/>
        </w:rPr>
        <w:tab/>
        <w:t>[year]</w:t>
      </w:r>
    </w:p>
    <w:p w14:paraId="36758F66" w14:textId="7B240F42" w:rsidR="00643F52" w:rsidRDefault="001E4F03" w:rsidP="001E4F03">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spacing w:after="0" w:line="240" w:lineRule="auto"/>
        <w:rPr>
          <w:rFonts w:ascii="Consolas" w:hAnsi="Consolas" w:cs="Consolas"/>
          <w:color w:val="000000"/>
        </w:rPr>
      </w:pPr>
      <w:r w:rsidRPr="001E4F03">
        <w:rPr>
          <w:rFonts w:ascii="Consolas" w:hAnsi="Consolas" w:cs="Consolas"/>
          <w:color w:val="000000"/>
        </w:rPr>
        <w:t>•</w:t>
      </w:r>
      <w:r w:rsidRPr="001E4F03">
        <w:rPr>
          <w:rFonts w:ascii="Consolas" w:hAnsi="Consolas" w:cs="Consolas"/>
          <w:color w:val="000000"/>
        </w:rPr>
        <w:tab/>
        <w:t>Os-</w:t>
      </w:r>
      <w:proofErr w:type="gramStart"/>
      <w:r w:rsidRPr="001E4F03">
        <w:rPr>
          <w:rFonts w:ascii="Consolas" w:hAnsi="Consolas" w:cs="Consolas"/>
          <w:color w:val="000000"/>
        </w:rPr>
        <w:t xml:space="preserve">184  </w:t>
      </w:r>
      <w:proofErr w:type="spellStart"/>
      <w:r w:rsidRPr="001E4F03">
        <w:rPr>
          <w:rFonts w:ascii="Consolas" w:hAnsi="Consolas" w:cs="Consolas"/>
          <w:color w:val="000000"/>
        </w:rPr>
        <w:t>halflive</w:t>
      </w:r>
      <w:proofErr w:type="spellEnd"/>
      <w:proofErr w:type="gramEnd"/>
      <w:r w:rsidRPr="001E4F03">
        <w:rPr>
          <w:rFonts w:ascii="Consolas" w:hAnsi="Consolas" w:cs="Consolas"/>
          <w:color w:val="000000"/>
        </w:rPr>
        <w:t>: 5.6    e13</w:t>
      </w:r>
      <w:r w:rsidRPr="001E4F03">
        <w:rPr>
          <w:rFonts w:ascii="Consolas" w:hAnsi="Consolas" w:cs="Consolas"/>
          <w:color w:val="000000"/>
        </w:rPr>
        <w:tab/>
        <w:t>[year]</w:t>
      </w:r>
    </w:p>
    <w:p w14:paraId="316A4A71" w14:textId="77777777" w:rsidR="001E4F03" w:rsidRDefault="001E4F03" w:rsidP="001E4F03">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spacing w:after="0" w:line="240" w:lineRule="auto"/>
        <w:rPr>
          <w:rFonts w:ascii="Consolas" w:hAnsi="Consolas" w:cs="Consolas"/>
          <w:color w:val="000000"/>
        </w:rPr>
      </w:pPr>
    </w:p>
    <w:p w14:paraId="2199BEA7" w14:textId="7BCA4F44" w:rsidR="00643F52" w:rsidRPr="00180F6C" w:rsidRDefault="004306B2" w:rsidP="00180F6C">
      <w:r w:rsidRPr="004306B2">
        <w:t xml:space="preserve">Er-145, a very exotic nuclide did not yet get a </w:t>
      </w:r>
      <w:proofErr w:type="spellStart"/>
      <w:r w:rsidRPr="004306B2">
        <w:t>halflife</w:t>
      </w:r>
      <w:proofErr w:type="spellEnd"/>
      <w:r w:rsidRPr="004306B2">
        <w:t>, thus has a value that classifies it as stable. The code now gives it a half-live time of 1.0e-6 [s].</w:t>
      </w:r>
    </w:p>
    <w:p w14:paraId="06B0670B" w14:textId="461CEEFB" w:rsidR="00F1668F" w:rsidRDefault="007B7D56" w:rsidP="007B7D56">
      <w:pPr>
        <w:pStyle w:val="Kop1"/>
      </w:pPr>
      <w:r>
        <w:t>References</w:t>
      </w:r>
    </w:p>
    <w:p w14:paraId="1A817886" w14:textId="77777777" w:rsidR="005B76CE" w:rsidRPr="005B76CE" w:rsidRDefault="005B76CE" w:rsidP="005B76CE">
      <w:pPr>
        <w:pStyle w:val="Bibliografie"/>
        <w:spacing w:after="0" w:line="240" w:lineRule="auto"/>
        <w:rPr>
          <w:rFonts w:ascii="Calibri" w:hAnsi="Calibri" w:cs="Calibri"/>
        </w:rPr>
      </w:pPr>
      <w:r>
        <w:fldChar w:fldCharType="begin"/>
      </w:r>
      <w:r>
        <w:instrText xml:space="preserve"> ADDIN ZOTERO_BIBL {"uncited":[],"omitted":[],"custom":[]} CSL_BIBLIOGRAPHY </w:instrText>
      </w:r>
      <w:r>
        <w:fldChar w:fldCharType="separate"/>
      </w:r>
      <w:r w:rsidRPr="005B76CE">
        <w:rPr>
          <w:rFonts w:ascii="Calibri" w:hAnsi="Calibri" w:cs="Calibri"/>
        </w:rPr>
        <w:t>Dillen T van, Dijk A van, Kloosterman A, Russo F, Mommaert C. Accounting for ingrowth of radioactive progeny in dose assessments: generic weighting factors for dose coefficients. J Radiol Prot 40:83; 2019.</w:t>
      </w:r>
    </w:p>
    <w:p w14:paraId="5F08EE38" w14:textId="332DFAC1" w:rsidR="005B76CE" w:rsidRPr="005B76CE" w:rsidRDefault="005B76CE" w:rsidP="005B76CE">
      <w:r>
        <w:fldChar w:fldCharType="end"/>
      </w:r>
    </w:p>
    <w:sectPr w:rsidR="005B76CE" w:rsidRPr="005B76C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D368D5"/>
    <w:multiLevelType w:val="hybridMultilevel"/>
    <w:tmpl w:val="FA9241E0"/>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08722657"/>
    <w:multiLevelType w:val="hybridMultilevel"/>
    <w:tmpl w:val="FF38C71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16cid:durableId="2049837483">
    <w:abstractNumId w:val="0"/>
  </w:num>
  <w:num w:numId="2" w16cid:durableId="70702900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compat>
    <w:compatSetting w:name="compatibilityMode" w:uri="http://schemas.microsoft.com/office/word" w:val="12"/>
    <w:compatSetting w:name="useWord2013TrackBottomHyphenation" w:uri="http://schemas.microsoft.com/office/word" w:val="1"/>
  </w:compat>
  <w:rsids>
    <w:rsidRoot w:val="004B0357"/>
    <w:rsid w:val="00030944"/>
    <w:rsid w:val="00130A11"/>
    <w:rsid w:val="00180F6C"/>
    <w:rsid w:val="001E4F03"/>
    <w:rsid w:val="001E61A8"/>
    <w:rsid w:val="00204E4A"/>
    <w:rsid w:val="00221337"/>
    <w:rsid w:val="00276DF8"/>
    <w:rsid w:val="00280267"/>
    <w:rsid w:val="002D5651"/>
    <w:rsid w:val="00350B8D"/>
    <w:rsid w:val="00351C68"/>
    <w:rsid w:val="003A6FEE"/>
    <w:rsid w:val="003B39D7"/>
    <w:rsid w:val="003F2B60"/>
    <w:rsid w:val="00406B15"/>
    <w:rsid w:val="004306B2"/>
    <w:rsid w:val="0048785A"/>
    <w:rsid w:val="004B0357"/>
    <w:rsid w:val="004D09EF"/>
    <w:rsid w:val="005050E6"/>
    <w:rsid w:val="005B76CE"/>
    <w:rsid w:val="005C7664"/>
    <w:rsid w:val="00616744"/>
    <w:rsid w:val="00643F52"/>
    <w:rsid w:val="00680655"/>
    <w:rsid w:val="006B778C"/>
    <w:rsid w:val="00722D94"/>
    <w:rsid w:val="007B7D56"/>
    <w:rsid w:val="007D32C3"/>
    <w:rsid w:val="00813136"/>
    <w:rsid w:val="008512E3"/>
    <w:rsid w:val="008579DC"/>
    <w:rsid w:val="008F275C"/>
    <w:rsid w:val="00902E35"/>
    <w:rsid w:val="00934B88"/>
    <w:rsid w:val="009D314C"/>
    <w:rsid w:val="00A00196"/>
    <w:rsid w:val="00A202B3"/>
    <w:rsid w:val="00A2570D"/>
    <w:rsid w:val="00A32FC0"/>
    <w:rsid w:val="00A33B65"/>
    <w:rsid w:val="00A37345"/>
    <w:rsid w:val="00C85DD8"/>
    <w:rsid w:val="00D24CDA"/>
    <w:rsid w:val="00D34752"/>
    <w:rsid w:val="00DC2923"/>
    <w:rsid w:val="00E920AD"/>
    <w:rsid w:val="00F13F60"/>
    <w:rsid w:val="00F1668F"/>
    <w:rsid w:val="00FA2D8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89431E"/>
  <w15:docId w15:val="{BC4004AD-7A77-4AEC-80B1-4450013FBE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style>
  <w:style w:type="paragraph" w:styleId="Kop1">
    <w:name w:val="heading 1"/>
    <w:basedOn w:val="Standaard"/>
    <w:next w:val="Standaard"/>
    <w:link w:val="Kop1Char"/>
    <w:uiPriority w:val="9"/>
    <w:qFormat/>
    <w:rsid w:val="003A6FEE"/>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
    <w:rsid w:val="003A6FEE"/>
    <w:rPr>
      <w:rFonts w:asciiTheme="majorHAnsi" w:eastAsiaTheme="majorEastAsia" w:hAnsiTheme="majorHAnsi" w:cstheme="majorBidi"/>
      <w:color w:val="365F91" w:themeColor="accent1" w:themeShade="BF"/>
      <w:sz w:val="32"/>
      <w:szCs w:val="32"/>
    </w:rPr>
  </w:style>
  <w:style w:type="paragraph" w:styleId="Lijstalinea">
    <w:name w:val="List Paragraph"/>
    <w:basedOn w:val="Standaard"/>
    <w:uiPriority w:val="34"/>
    <w:qFormat/>
    <w:rsid w:val="00D24CDA"/>
    <w:pPr>
      <w:ind w:left="720"/>
      <w:contextualSpacing/>
    </w:pPr>
  </w:style>
  <w:style w:type="paragraph" w:styleId="Bibliografie">
    <w:name w:val="Bibliography"/>
    <w:basedOn w:val="Standaard"/>
    <w:next w:val="Standaard"/>
    <w:uiPriority w:val="37"/>
    <w:unhideWhenUsed/>
    <w:rsid w:val="005B76CE"/>
    <w:pPr>
      <w:spacing w:after="240" w:line="480" w:lineRule="auto"/>
      <w:ind w:left="720" w:hanging="720"/>
    </w:pPr>
  </w:style>
  <w:style w:type="character" w:styleId="Hyperlink">
    <w:name w:val="Hyperlink"/>
    <w:basedOn w:val="Standaardalinea-lettertype"/>
    <w:uiPriority w:val="99"/>
    <w:unhideWhenUsed/>
    <w:rsid w:val="00A33B65"/>
    <w:rPr>
      <w:color w:val="0000FF"/>
      <w:u w:val="single"/>
    </w:rPr>
  </w:style>
  <w:style w:type="character" w:styleId="Onopgelostemelding">
    <w:name w:val="Unresolved Mention"/>
    <w:basedOn w:val="Standaardalinea-lettertype"/>
    <w:uiPriority w:val="99"/>
    <w:semiHidden/>
    <w:unhideWhenUsed/>
    <w:rsid w:val="00A33B6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www.icrp.org/publication.asp?id=ICRP%20Publication%20107" TargetMode="External"/><Relationship Id="rId5" Type="http://schemas.openxmlformats.org/officeDocument/2006/relationships/hyperlink" Target="https://www.nndc.bnl.gov/endf-b8.0/"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45</TotalTime>
  <Pages>3</Pages>
  <Words>1332</Words>
  <Characters>7326</Characters>
  <Application>Microsoft Office Word</Application>
  <DocSecurity>0</DocSecurity>
  <Lines>61</Lines>
  <Paragraphs>1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86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jan van Dijk</dc:creator>
  <cp:keywords/>
  <dc:description/>
  <cp:lastModifiedBy>Michiel Bode, de</cp:lastModifiedBy>
  <cp:revision>16</cp:revision>
  <dcterms:created xsi:type="dcterms:W3CDTF">2024-03-01T07:14:00Z</dcterms:created>
  <dcterms:modified xsi:type="dcterms:W3CDTF">2024-03-29T0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cJBmL1hg"/&gt;&lt;style id="http://www.zotero.org/styles/health-physics" hasBibliography="1" bibliographyStyleHasBeenSet="1"/&gt;&lt;prefs&gt;&lt;pref name="fieldType" value="Field"/&gt;&lt;/prefs&gt;&lt;/data&gt;</vt:lpwstr>
  </property>
</Properties>
</file>